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Mentor: prof. dr. Andrej Mrvar</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AB5C71">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1A7C73">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82.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forma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190E4C"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4E1077">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27C39">
        <w:rPr>
          <w:rFonts w:ascii="Times New Roman" w:hAnsi="Times New Roman" w:cs="Times New Roman"/>
          <w:sz w:val="24"/>
        </w:rPr>
        <w:t>, 1</w:t>
      </w:r>
      <w:r w:rsidR="00F059F7" w:rsidRPr="00F059F7">
        <w:rPr>
          <w:rFonts w:ascii="Times New Roman" w:hAnsi="Times New Roman" w:cs="Times New Roman"/>
          <w:sz w:val="24"/>
        </w:rPr>
        <w:t>)</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r w:rsidR="00C10D6C">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participant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r w:rsidR="00F96E2A">
        <w:rPr>
          <w:rFonts w:ascii="Times New Roman" w:hAnsi="Times New Roman" w:cs="Times New Roman"/>
          <w:sz w:val="24"/>
          <w:szCs w:val="24"/>
        </w:rPr>
        <w:t xml:space="preserve">Zimmerman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6D3F89"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DB704E">
        <w:rPr>
          <w:rFonts w:ascii="Times New Roman" w:hAnsi="Times New Roman" w:cs="Times New Roman"/>
          <w:sz w:val="24"/>
          <w:szCs w:val="24"/>
        </w:rPr>
        <w:t>, procedure, pravila, viri, konflikt, omejitve in izid</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Suits imenuje ''lusory attitud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svetu ne morejo zapustiti sveta,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630807">
        <w:rPr>
          <w:rFonts w:ascii="Times New Roman" w:hAnsi="Times New Roman" w:cs="Times New Roman"/>
          <w:sz w:val="24"/>
          <w:szCs w:val="24"/>
        </w:rPr>
        <w:t xml:space="preserve"> Kar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Za večina iger je z</w:t>
      </w:r>
      <w:r w:rsidR="00E9446D">
        <w:rPr>
          <w:rFonts w:ascii="Times New Roman" w:hAnsi="Times New Roman" w:cs="Times New Roman"/>
          <w:sz w:val="24"/>
          <w:szCs w:val="24"/>
        </w:rPr>
        <w:t xml:space="preserve">maga ali poraz končno stanje </w:t>
      </w:r>
      <w:r w:rsidR="00E9446D">
        <w:rPr>
          <w:rFonts w:ascii="Times New Roman" w:hAnsi="Times New Roman" w:cs="Times New Roman"/>
          <w:sz w:val="24"/>
          <w:szCs w:val="24"/>
        </w:rPr>
        <w:fldChar w:fldCharType="begin"/>
      </w:r>
      <w:r w:rsidR="00E9446D">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9446D">
        <w:rPr>
          <w:rFonts w:ascii="Times New Roman" w:hAnsi="Times New Roman" w:cs="Times New Roman"/>
          <w:sz w:val="24"/>
          <w:szCs w:val="24"/>
        </w:rPr>
        <w:fldChar w:fldCharType="separate"/>
      </w:r>
      <w:r w:rsidR="00E9446D" w:rsidRPr="00E9446D">
        <w:rPr>
          <w:rFonts w:ascii="Times New Roman" w:hAnsi="Times New Roman" w:cs="Times New Roman"/>
          <w:sz w:val="24"/>
        </w:rPr>
        <w:t>(Fullerton 2008</w:t>
      </w:r>
      <w:r w:rsidR="00E9446D">
        <w:rPr>
          <w:rFonts w:ascii="Times New Roman" w:hAnsi="Times New Roman" w:cs="Times New Roman"/>
          <w:sz w:val="24"/>
        </w:rPr>
        <w:t>,80</w:t>
      </w:r>
      <w:r w:rsidR="00E9446D" w:rsidRPr="00E9446D">
        <w:rPr>
          <w:rFonts w:ascii="Times New Roman" w:hAnsi="Times New Roman" w:cs="Times New Roman"/>
          <w:sz w:val="24"/>
        </w:rPr>
        <w:t>)</w:t>
      </w:r>
      <w:r w:rsidR="00E9446D">
        <w:rPr>
          <w:rFonts w:ascii="Times New Roman" w:hAnsi="Times New Roman" w:cs="Times New Roman"/>
          <w:sz w:val="24"/>
          <w:szCs w:val="24"/>
        </w:rPr>
        <w:fldChar w:fldCharType="end"/>
      </w:r>
      <w:r w:rsidR="00050130">
        <w:rPr>
          <w:rFonts w:ascii="Times New Roman" w:hAnsi="Times New Roman" w:cs="Times New Roman"/>
          <w:sz w:val="24"/>
          <w:szCs w:val="24"/>
        </w:rPr>
        <w:t>. Organiziranj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6713FE">
        <w:rPr>
          <w:rFonts w:ascii="Times New Roman" w:hAnsi="Times New Roman" w:cs="Times New Roman"/>
          <w:sz w:val="24"/>
          <w:szCs w:val="24"/>
        </w:rPr>
        <w:t>.</w:t>
      </w:r>
    </w:p>
    <w:p w:rsidR="007E5B5B" w:rsidRDefault="007E5B5B">
      <w:pPr>
        <w:rPr>
          <w:rFonts w:ascii="Times New Roman" w:hAnsi="Times New Roman" w:cs="Times New Roman"/>
          <w:sz w:val="24"/>
          <w:szCs w:val="24"/>
        </w:rPr>
      </w:pPr>
      <w:r>
        <w:rPr>
          <w:rFonts w:ascii="Times New Roman" w:hAnsi="Times New Roman" w:cs="Times New Roman"/>
          <w:sz w:val="24"/>
          <w:szCs w:val="24"/>
        </w:rPr>
        <w:br w:type="page"/>
      </w:r>
    </w:p>
    <w:p w:rsidR="00CB6C1F" w:rsidRDefault="006D3FBE"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ihodki </w:t>
      </w:r>
      <w:r w:rsidR="001A7C73">
        <w:rPr>
          <w:rFonts w:ascii="Times New Roman" w:hAnsi="Times New Roman" w:cs="Times New Roman"/>
          <w:sz w:val="24"/>
          <w:szCs w:val="24"/>
        </w:rPr>
        <w:t>industrije iger</w:t>
      </w:r>
      <w:r w:rsidR="007B6C97">
        <w:rPr>
          <w:rFonts w:ascii="Times New Roman" w:hAnsi="Times New Roman" w:cs="Times New Roman"/>
          <w:sz w:val="24"/>
          <w:szCs w:val="24"/>
        </w:rPr>
        <w:t xml:space="preserve"> vztrajno rastejo in so leta 2007 dosegla</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917D75">
        <w:rPr>
          <w:rFonts w:ascii="Times New Roman" w:hAnsi="Times New Roman" w:cs="Times New Roman"/>
          <w:sz w:val="24"/>
          <w:szCs w:val="24"/>
        </w:rPr>
        <w:t>.</w:t>
      </w:r>
      <w:r w:rsidR="00EE4CDF">
        <w:rPr>
          <w:rFonts w:ascii="Times New Roman" w:hAnsi="Times New Roman" w:cs="Times New Roman"/>
          <w:sz w:val="24"/>
          <w:szCs w:val="24"/>
        </w:rPr>
        <w:t xml:space="preserve"> Od leta 2007 uporabniki s prihodom pametnega telefona iPhone uporabljajo funkcionalnosti osebnega računalnika v </w:t>
      </w:r>
      <w:r w:rsidR="00E01349">
        <w:rPr>
          <w:rFonts w:ascii="Times New Roman" w:hAnsi="Times New Roman" w:cs="Times New Roman"/>
          <w:sz w:val="24"/>
          <w:szCs w:val="24"/>
        </w:rPr>
        <w:t xml:space="preserve">napravah velikosti žepa. </w:t>
      </w:r>
      <w:r w:rsidR="006B5674">
        <w:rPr>
          <w:rFonts w:ascii="Times New Roman" w:hAnsi="Times New Roman" w:cs="Times New Roman"/>
          <w:sz w:val="24"/>
          <w:szCs w:val="24"/>
        </w:rPr>
        <w:t>V letu 2010 je bilo več prodanih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 porastom prodaje teh naprav pa 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Še leta 2009 je bil trg iOS</w:t>
      </w:r>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Newzoo</w:t>
      </w:r>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 xml:space="preserve">3,5 milijarde dolarjev prihodka (Newzoo 2016). </w:t>
      </w:r>
      <w:r w:rsidR="00313ACC">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r w:rsidR="009E05C5">
        <w:rPr>
          <w:rFonts w:ascii="Times New Roman" w:hAnsi="Times New Roman" w:cs="Times New Roman"/>
          <w:sz w:val="24"/>
          <w:szCs w:val="24"/>
        </w:rPr>
        <w:t>Entertainment Software Association</w:t>
      </w:r>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sidR="00313ACC">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Essential Facts</w:t>
      </w:r>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visokokvalitetna delovna mesta. Na podlagi poročila EY, je v Evropi zaposlenih 108,000 ljudi,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112063">
        <w:rPr>
          <w:rFonts w:ascii="Times New Roman" w:hAnsi="Times New Roman" w:cs="Times New Roman"/>
          <w:sz w:val="24"/>
          <w:szCs w:val="24"/>
        </w:rPr>
        <w:t xml:space="preserve">. 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 xml:space="preserve">termine. Poleg tega pa vsebujejo še veliko </w:t>
      </w:r>
      <w:r w:rsidR="00F14A5B">
        <w:rPr>
          <w:rFonts w:ascii="Times New Roman" w:hAnsi="Times New Roman" w:cs="Times New Roman"/>
          <w:sz w:val="24"/>
          <w:szCs w:val="24"/>
        </w:rPr>
        <w:lastRenderedPageBreak/>
        <w:t>število hroščev</w:t>
      </w:r>
      <w:r w:rsidR="00CB6C1F">
        <w:rPr>
          <w:rFonts w:ascii="Times New Roman" w:hAnsi="Times New Roman" w:cs="Times New Roman"/>
          <w:sz w:val="24"/>
          <w:szCs w:val="24"/>
        </w:rPr>
        <w:t>. 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AA0313"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623DDD">
        <w:rPr>
          <w:rFonts w:ascii="Times New Roman" w:hAnsi="Times New Roman" w:cs="Times New Roman"/>
          <w:sz w:val="24"/>
          <w:szCs w:val="24"/>
        </w:rPr>
        <w:t xml:space="preserve"> igre za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multidisciplinarnih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 xml:space="preserve">. </w:t>
      </w:r>
      <w:r w:rsidR="005C076D">
        <w:rPr>
          <w:rFonts w:ascii="Times New Roman" w:hAnsi="Times New Roman" w:cs="Times New Roman"/>
          <w:sz w:val="24"/>
          <w:szCs w:val="24"/>
        </w:rPr>
        <w:t>Kompleksnost iger je eskalirala</w:t>
      </w:r>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bookmarkStart w:id="4" w:name="_GoBack"/>
      <w:bookmarkEnd w:id="4"/>
    </w:p>
    <w:p w:rsidR="00D814E4" w:rsidRDefault="00B1781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350CB">
        <w:rPr>
          <w:rFonts w:ascii="Times New Roman" w:hAnsi="Times New Roman" w:cs="Times New Roman"/>
          <w:sz w:val="24"/>
          <w:szCs w:val="24"/>
        </w:rPr>
        <w:t xml:space="preserve">. </w:t>
      </w:r>
    </w:p>
    <w:p w:rsidR="001D2199" w:rsidRDefault="001D2199" w:rsidP="003351F2">
      <w:pPr>
        <w:tabs>
          <w:tab w:val="left" w:pos="4678"/>
        </w:tabs>
        <w:spacing w:line="360" w:lineRule="auto"/>
        <w:jc w:val="both"/>
        <w:rPr>
          <w:rFonts w:ascii="Times New Roman" w:hAnsi="Times New Roman" w:cs="Times New Roman"/>
          <w:sz w:val="24"/>
          <w:szCs w:val="24"/>
        </w:rPr>
      </w:pPr>
    </w:p>
    <w:p w:rsidR="001D2199" w:rsidRDefault="001D2199"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ilj oblikovalca iger je oblikovanje igranja in snovanje, oblikovanje pravil z namenom ustvariti izkušnjo za igral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Pr>
          <w:rFonts w:ascii="Times New Roman" w:hAnsi="Times New Roman" w:cs="Times New Roman"/>
          <w:sz w:val="24"/>
          <w:szCs w:val="24"/>
        </w:rPr>
        <w:fldChar w:fldCharType="separate"/>
      </w:r>
      <w:r w:rsidRPr="001D2199">
        <w:rPr>
          <w:rFonts w:ascii="Times New Roman" w:hAnsi="Times New Roman" w:cs="Times New Roman"/>
          <w:sz w:val="24"/>
        </w:rPr>
        <w:t>(Salen in Zimmerman 2004</w:t>
      </w:r>
      <w:r w:rsidR="00854A4C">
        <w:rPr>
          <w:rFonts w:ascii="Times New Roman" w:hAnsi="Times New Roman" w:cs="Times New Roman"/>
          <w:sz w:val="24"/>
        </w:rPr>
        <w:t>, 23</w:t>
      </w:r>
      <w:r w:rsidRPr="001D2199">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690D32" w:rsidRDefault="00690D3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ssman zagovarja, da so igre programska oprema, ki ponujajo zabav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Pr>
          <w:rFonts w:ascii="Times New Roman" w:hAnsi="Times New Roman" w:cs="Times New Roman"/>
          <w:sz w:val="24"/>
          <w:szCs w:val="24"/>
        </w:rPr>
        <w:fldChar w:fldCharType="separate"/>
      </w:r>
      <w:r w:rsidRPr="00690D32">
        <w:rPr>
          <w:rFonts w:ascii="Times New Roman" w:hAnsi="Times New Roman" w:cs="Times New Roman"/>
          <w:sz w:val="24"/>
        </w:rPr>
        <w:t>(Ramadan in Widyani 2013</w:t>
      </w:r>
      <w:r w:rsidR="00BD69F4">
        <w:rPr>
          <w:rFonts w:ascii="Times New Roman" w:hAnsi="Times New Roman" w:cs="Times New Roman"/>
          <w:sz w:val="24"/>
        </w:rPr>
        <w:t>, 95</w:t>
      </w:r>
      <w:r w:rsidRPr="00690D32">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2E15FD" w:rsidRDefault="002E15FD" w:rsidP="003351F2">
      <w:pPr>
        <w:tabs>
          <w:tab w:val="left" w:pos="4678"/>
        </w:tabs>
        <w:spacing w:line="360" w:lineRule="auto"/>
        <w:jc w:val="both"/>
        <w:rPr>
          <w:rFonts w:ascii="Times New Roman" w:hAnsi="Times New Roman" w:cs="Times New Roman"/>
          <w:sz w:val="24"/>
          <w:szCs w:val="24"/>
        </w:rPr>
      </w:pPr>
    </w:p>
    <w:p w:rsidR="002E15FD" w:rsidRDefault="002E15FD">
      <w:pPr>
        <w:rPr>
          <w:rFonts w:ascii="Times New Roman" w:hAnsi="Times New Roman" w:cs="Times New Roman"/>
          <w:sz w:val="24"/>
          <w:szCs w:val="24"/>
        </w:rPr>
      </w:pPr>
      <w:r>
        <w:rPr>
          <w:rFonts w:ascii="Times New Roman" w:hAnsi="Times New Roman" w:cs="Times New Roman"/>
          <w:sz w:val="24"/>
          <w:szCs w:val="24"/>
        </w:rPr>
        <w:br w:type="page"/>
      </w:r>
    </w:p>
    <w:p w:rsidR="005251BF" w:rsidRDefault="00925470"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Entertainment Software Association.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F7201D">
        <w:rPr>
          <w:rFonts w:ascii="Times New Roman" w:hAnsi="Times New Roman" w:cs="Times New Roman"/>
          <w:sz w:val="24"/>
          <w:szCs w:val="24"/>
        </w:rPr>
        <w:t xml:space="preserve">Entertainment Software Association.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A40801">
        <w:rPr>
          <w:rFonts w:ascii="Times New Roman" w:hAnsi="Times New Roman" w:cs="Times New Roman"/>
          <w:sz w:val="24"/>
          <w:szCs w:val="24"/>
        </w:rPr>
        <w:t xml:space="preserve">Entertainment Software Association.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AF05D0">
        <w:rPr>
          <w:rFonts w:ascii="Times New Roman" w:hAnsi="Times New Roman" w:cs="Times New Roman"/>
          <w:sz w:val="24"/>
          <w:szCs w:val="24"/>
        </w:rPr>
        <w:br/>
      </w:r>
      <w:r w:rsidR="005251BF">
        <w:rPr>
          <w:rFonts w:ascii="Times New Roman" w:hAnsi="Times New Roman" w:cs="Times New Roman"/>
          <w:sz w:val="24"/>
          <w:szCs w:val="24"/>
        </w:rPr>
        <w:t xml:space="preserve">Ey.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6B01EA" w:rsidRDefault="00F63F14"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Fool.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r w:rsidR="00FE531A">
        <w:rPr>
          <w:rFonts w:ascii="Times New Roman" w:hAnsi="Times New Roman" w:cs="Times New Roman"/>
          <w:sz w:val="24"/>
          <w:szCs w:val="24"/>
        </w:rPr>
        <w:br/>
        <w:t xml:space="preserve">Newzoo.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sectPr w:rsidR="006B01E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5C71" w:rsidRDefault="00AB5C71" w:rsidP="004E1A4D">
      <w:pPr>
        <w:spacing w:after="0" w:line="240" w:lineRule="auto"/>
      </w:pPr>
      <w:r>
        <w:separator/>
      </w:r>
    </w:p>
  </w:endnote>
  <w:endnote w:type="continuationSeparator" w:id="0">
    <w:p w:rsidR="00AB5C71" w:rsidRDefault="00AB5C71"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5C71" w:rsidRDefault="00AB5C71" w:rsidP="004E1A4D">
      <w:pPr>
        <w:spacing w:after="0" w:line="240" w:lineRule="auto"/>
      </w:pPr>
      <w:r>
        <w:separator/>
      </w:r>
    </w:p>
  </w:footnote>
  <w:footnote w:type="continuationSeparator" w:id="0">
    <w:p w:rsidR="00AB5C71" w:rsidRDefault="00AB5C71"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A4C"/>
    <w:rsid w:val="00015BAC"/>
    <w:rsid w:val="00020CEC"/>
    <w:rsid w:val="000218A6"/>
    <w:rsid w:val="00026E75"/>
    <w:rsid w:val="00030DEE"/>
    <w:rsid w:val="00034A42"/>
    <w:rsid w:val="00035DB5"/>
    <w:rsid w:val="000360D3"/>
    <w:rsid w:val="00050130"/>
    <w:rsid w:val="00052597"/>
    <w:rsid w:val="0006089E"/>
    <w:rsid w:val="000609FD"/>
    <w:rsid w:val="00067AC3"/>
    <w:rsid w:val="00071278"/>
    <w:rsid w:val="00072FD9"/>
    <w:rsid w:val="00084B5D"/>
    <w:rsid w:val="000878CC"/>
    <w:rsid w:val="000A14FA"/>
    <w:rsid w:val="000A41D0"/>
    <w:rsid w:val="000B276F"/>
    <w:rsid w:val="000B4C30"/>
    <w:rsid w:val="000D07A8"/>
    <w:rsid w:val="000D1792"/>
    <w:rsid w:val="000E04BD"/>
    <w:rsid w:val="000F61BE"/>
    <w:rsid w:val="000F76BB"/>
    <w:rsid w:val="00100421"/>
    <w:rsid w:val="00106BF2"/>
    <w:rsid w:val="001108AB"/>
    <w:rsid w:val="00112063"/>
    <w:rsid w:val="00121DEB"/>
    <w:rsid w:val="001316C3"/>
    <w:rsid w:val="00131D43"/>
    <w:rsid w:val="00153E3E"/>
    <w:rsid w:val="001660F5"/>
    <w:rsid w:val="00181D50"/>
    <w:rsid w:val="00187F2F"/>
    <w:rsid w:val="00190E4C"/>
    <w:rsid w:val="001919EF"/>
    <w:rsid w:val="0019770B"/>
    <w:rsid w:val="001A31BC"/>
    <w:rsid w:val="001A7C73"/>
    <w:rsid w:val="001B25F1"/>
    <w:rsid w:val="001B3B94"/>
    <w:rsid w:val="001B4D37"/>
    <w:rsid w:val="001B7E38"/>
    <w:rsid w:val="001C0EEC"/>
    <w:rsid w:val="001C0F9A"/>
    <w:rsid w:val="001C4E9A"/>
    <w:rsid w:val="001D2199"/>
    <w:rsid w:val="001D67F4"/>
    <w:rsid w:val="001E4FAB"/>
    <w:rsid w:val="001E7BC0"/>
    <w:rsid w:val="001F01A7"/>
    <w:rsid w:val="001F3FBE"/>
    <w:rsid w:val="001F4A4C"/>
    <w:rsid w:val="001F778A"/>
    <w:rsid w:val="002018CC"/>
    <w:rsid w:val="00203580"/>
    <w:rsid w:val="00203658"/>
    <w:rsid w:val="002056F8"/>
    <w:rsid w:val="00206205"/>
    <w:rsid w:val="00207D11"/>
    <w:rsid w:val="00210933"/>
    <w:rsid w:val="00212709"/>
    <w:rsid w:val="00213636"/>
    <w:rsid w:val="00213DBB"/>
    <w:rsid w:val="00225EDB"/>
    <w:rsid w:val="0023141C"/>
    <w:rsid w:val="00237B16"/>
    <w:rsid w:val="00241BAD"/>
    <w:rsid w:val="00244D79"/>
    <w:rsid w:val="00256DFD"/>
    <w:rsid w:val="00262DE5"/>
    <w:rsid w:val="002705FB"/>
    <w:rsid w:val="00283BED"/>
    <w:rsid w:val="00291C40"/>
    <w:rsid w:val="00297483"/>
    <w:rsid w:val="00297B77"/>
    <w:rsid w:val="002A058A"/>
    <w:rsid w:val="002B4180"/>
    <w:rsid w:val="002B7887"/>
    <w:rsid w:val="002C1CDF"/>
    <w:rsid w:val="002C3AAA"/>
    <w:rsid w:val="002D32AD"/>
    <w:rsid w:val="002E15FD"/>
    <w:rsid w:val="002E5FAF"/>
    <w:rsid w:val="002F3951"/>
    <w:rsid w:val="002F5FBD"/>
    <w:rsid w:val="003051F5"/>
    <w:rsid w:val="003053F3"/>
    <w:rsid w:val="00306ECA"/>
    <w:rsid w:val="00306FFD"/>
    <w:rsid w:val="00313ACC"/>
    <w:rsid w:val="003249FD"/>
    <w:rsid w:val="00334F5C"/>
    <w:rsid w:val="003351F2"/>
    <w:rsid w:val="00341A0F"/>
    <w:rsid w:val="00345930"/>
    <w:rsid w:val="00357512"/>
    <w:rsid w:val="003740B8"/>
    <w:rsid w:val="00386726"/>
    <w:rsid w:val="00396C17"/>
    <w:rsid w:val="003A4E28"/>
    <w:rsid w:val="003A5EEB"/>
    <w:rsid w:val="003A6894"/>
    <w:rsid w:val="003B18AF"/>
    <w:rsid w:val="003B53CB"/>
    <w:rsid w:val="003C0204"/>
    <w:rsid w:val="003C1FC5"/>
    <w:rsid w:val="003D55E6"/>
    <w:rsid w:val="003E33F4"/>
    <w:rsid w:val="003F0B80"/>
    <w:rsid w:val="00413791"/>
    <w:rsid w:val="00415007"/>
    <w:rsid w:val="004527F8"/>
    <w:rsid w:val="00454784"/>
    <w:rsid w:val="00463301"/>
    <w:rsid w:val="00473BA8"/>
    <w:rsid w:val="004760E5"/>
    <w:rsid w:val="00476FE9"/>
    <w:rsid w:val="00483643"/>
    <w:rsid w:val="004857AD"/>
    <w:rsid w:val="004903EF"/>
    <w:rsid w:val="00491454"/>
    <w:rsid w:val="004923D9"/>
    <w:rsid w:val="00497F52"/>
    <w:rsid w:val="004A4D2B"/>
    <w:rsid w:val="004A6FE9"/>
    <w:rsid w:val="004E1077"/>
    <w:rsid w:val="004E1A4D"/>
    <w:rsid w:val="004E1F82"/>
    <w:rsid w:val="004E3FED"/>
    <w:rsid w:val="004F0045"/>
    <w:rsid w:val="004F3510"/>
    <w:rsid w:val="004F5D5B"/>
    <w:rsid w:val="004F605B"/>
    <w:rsid w:val="004F7C2A"/>
    <w:rsid w:val="00500D3E"/>
    <w:rsid w:val="0051713F"/>
    <w:rsid w:val="005251BF"/>
    <w:rsid w:val="00526E55"/>
    <w:rsid w:val="00527F01"/>
    <w:rsid w:val="00532261"/>
    <w:rsid w:val="0053245B"/>
    <w:rsid w:val="0053266C"/>
    <w:rsid w:val="0054219D"/>
    <w:rsid w:val="0054279B"/>
    <w:rsid w:val="00545D2D"/>
    <w:rsid w:val="00557BC9"/>
    <w:rsid w:val="00562F70"/>
    <w:rsid w:val="00566DB8"/>
    <w:rsid w:val="0057251B"/>
    <w:rsid w:val="005808C2"/>
    <w:rsid w:val="0058252C"/>
    <w:rsid w:val="00582EF9"/>
    <w:rsid w:val="005A1AC6"/>
    <w:rsid w:val="005B10BF"/>
    <w:rsid w:val="005C076D"/>
    <w:rsid w:val="005C5CC6"/>
    <w:rsid w:val="005D03F3"/>
    <w:rsid w:val="005D20CB"/>
    <w:rsid w:val="005E3408"/>
    <w:rsid w:val="005E5411"/>
    <w:rsid w:val="005E5A51"/>
    <w:rsid w:val="005E6EB7"/>
    <w:rsid w:val="006008C8"/>
    <w:rsid w:val="00602C6B"/>
    <w:rsid w:val="0060698D"/>
    <w:rsid w:val="0061205D"/>
    <w:rsid w:val="00623DDD"/>
    <w:rsid w:val="00624087"/>
    <w:rsid w:val="006304D6"/>
    <w:rsid w:val="00630807"/>
    <w:rsid w:val="00646F1C"/>
    <w:rsid w:val="00647B35"/>
    <w:rsid w:val="00651452"/>
    <w:rsid w:val="00653F6B"/>
    <w:rsid w:val="006611F9"/>
    <w:rsid w:val="006658F9"/>
    <w:rsid w:val="00665ECA"/>
    <w:rsid w:val="006673E0"/>
    <w:rsid w:val="006713FE"/>
    <w:rsid w:val="00675FD8"/>
    <w:rsid w:val="00676F67"/>
    <w:rsid w:val="006774B5"/>
    <w:rsid w:val="006845F3"/>
    <w:rsid w:val="00685401"/>
    <w:rsid w:val="00685EB3"/>
    <w:rsid w:val="00690D32"/>
    <w:rsid w:val="006919A5"/>
    <w:rsid w:val="00694322"/>
    <w:rsid w:val="00697EAB"/>
    <w:rsid w:val="006A55AB"/>
    <w:rsid w:val="006A6D36"/>
    <w:rsid w:val="006B01EA"/>
    <w:rsid w:val="006B5649"/>
    <w:rsid w:val="006B5674"/>
    <w:rsid w:val="006C20C4"/>
    <w:rsid w:val="006C6D75"/>
    <w:rsid w:val="006D195E"/>
    <w:rsid w:val="006D3F89"/>
    <w:rsid w:val="006D3FBE"/>
    <w:rsid w:val="006E00A0"/>
    <w:rsid w:val="006E0685"/>
    <w:rsid w:val="006E11A1"/>
    <w:rsid w:val="006F3029"/>
    <w:rsid w:val="006F41E0"/>
    <w:rsid w:val="006F6921"/>
    <w:rsid w:val="007050E7"/>
    <w:rsid w:val="00707878"/>
    <w:rsid w:val="00712572"/>
    <w:rsid w:val="00715686"/>
    <w:rsid w:val="00716E4D"/>
    <w:rsid w:val="00720474"/>
    <w:rsid w:val="00722473"/>
    <w:rsid w:val="00731938"/>
    <w:rsid w:val="007447DF"/>
    <w:rsid w:val="007529BD"/>
    <w:rsid w:val="00761F14"/>
    <w:rsid w:val="00764E18"/>
    <w:rsid w:val="007672F2"/>
    <w:rsid w:val="00772D01"/>
    <w:rsid w:val="00773F5B"/>
    <w:rsid w:val="007746B9"/>
    <w:rsid w:val="007B3801"/>
    <w:rsid w:val="007B6C97"/>
    <w:rsid w:val="007C5FC5"/>
    <w:rsid w:val="007C6A1D"/>
    <w:rsid w:val="007C775D"/>
    <w:rsid w:val="007D65D0"/>
    <w:rsid w:val="007E4E6C"/>
    <w:rsid w:val="007E5B5B"/>
    <w:rsid w:val="007E5F45"/>
    <w:rsid w:val="007F023F"/>
    <w:rsid w:val="007F6923"/>
    <w:rsid w:val="008033C8"/>
    <w:rsid w:val="0081198B"/>
    <w:rsid w:val="00812940"/>
    <w:rsid w:val="0082328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557E"/>
    <w:rsid w:val="008A1241"/>
    <w:rsid w:val="008A1807"/>
    <w:rsid w:val="008A32CE"/>
    <w:rsid w:val="008A7343"/>
    <w:rsid w:val="008B10D7"/>
    <w:rsid w:val="008B1B32"/>
    <w:rsid w:val="008B43E7"/>
    <w:rsid w:val="008C0A2E"/>
    <w:rsid w:val="008C5445"/>
    <w:rsid w:val="008C7D6B"/>
    <w:rsid w:val="008D6B4E"/>
    <w:rsid w:val="008E461E"/>
    <w:rsid w:val="008F0CDB"/>
    <w:rsid w:val="008F498D"/>
    <w:rsid w:val="008F65EC"/>
    <w:rsid w:val="008F73D1"/>
    <w:rsid w:val="008F78B3"/>
    <w:rsid w:val="00902526"/>
    <w:rsid w:val="009109E3"/>
    <w:rsid w:val="00914298"/>
    <w:rsid w:val="00915B3E"/>
    <w:rsid w:val="00917D75"/>
    <w:rsid w:val="009222BD"/>
    <w:rsid w:val="00925470"/>
    <w:rsid w:val="00931880"/>
    <w:rsid w:val="009328EF"/>
    <w:rsid w:val="00952481"/>
    <w:rsid w:val="00954BF8"/>
    <w:rsid w:val="0095742B"/>
    <w:rsid w:val="00957F57"/>
    <w:rsid w:val="009627ED"/>
    <w:rsid w:val="00974210"/>
    <w:rsid w:val="009A148C"/>
    <w:rsid w:val="009B3AF3"/>
    <w:rsid w:val="009C0E90"/>
    <w:rsid w:val="009C302D"/>
    <w:rsid w:val="009E05C5"/>
    <w:rsid w:val="009E6D3E"/>
    <w:rsid w:val="009F0A00"/>
    <w:rsid w:val="009F2164"/>
    <w:rsid w:val="009F7EE8"/>
    <w:rsid w:val="00A0585C"/>
    <w:rsid w:val="00A07ED9"/>
    <w:rsid w:val="00A122EB"/>
    <w:rsid w:val="00A14F7E"/>
    <w:rsid w:val="00A27620"/>
    <w:rsid w:val="00A3201D"/>
    <w:rsid w:val="00A32A03"/>
    <w:rsid w:val="00A40801"/>
    <w:rsid w:val="00A46CB2"/>
    <w:rsid w:val="00A52CA9"/>
    <w:rsid w:val="00A55E4F"/>
    <w:rsid w:val="00A6123A"/>
    <w:rsid w:val="00A65098"/>
    <w:rsid w:val="00A7319F"/>
    <w:rsid w:val="00A75EDF"/>
    <w:rsid w:val="00A86799"/>
    <w:rsid w:val="00A94630"/>
    <w:rsid w:val="00A971ED"/>
    <w:rsid w:val="00AA0313"/>
    <w:rsid w:val="00AA6CD6"/>
    <w:rsid w:val="00AB4C6A"/>
    <w:rsid w:val="00AB5C71"/>
    <w:rsid w:val="00AC1FE3"/>
    <w:rsid w:val="00AD7DA9"/>
    <w:rsid w:val="00AE11C9"/>
    <w:rsid w:val="00AE4D80"/>
    <w:rsid w:val="00AE75D0"/>
    <w:rsid w:val="00AF05D0"/>
    <w:rsid w:val="00B02D7C"/>
    <w:rsid w:val="00B079B1"/>
    <w:rsid w:val="00B1209F"/>
    <w:rsid w:val="00B1781A"/>
    <w:rsid w:val="00B247FC"/>
    <w:rsid w:val="00B30B3E"/>
    <w:rsid w:val="00B30D1E"/>
    <w:rsid w:val="00B34497"/>
    <w:rsid w:val="00B3689E"/>
    <w:rsid w:val="00B51460"/>
    <w:rsid w:val="00B95D19"/>
    <w:rsid w:val="00B95F1D"/>
    <w:rsid w:val="00BA25D5"/>
    <w:rsid w:val="00BA556D"/>
    <w:rsid w:val="00BA596C"/>
    <w:rsid w:val="00BB1ED1"/>
    <w:rsid w:val="00BB56BD"/>
    <w:rsid w:val="00BC1D63"/>
    <w:rsid w:val="00BC319A"/>
    <w:rsid w:val="00BC3E30"/>
    <w:rsid w:val="00BC67A4"/>
    <w:rsid w:val="00BC7915"/>
    <w:rsid w:val="00BD4EEC"/>
    <w:rsid w:val="00BD69F4"/>
    <w:rsid w:val="00BE4BF6"/>
    <w:rsid w:val="00BF46C2"/>
    <w:rsid w:val="00C02748"/>
    <w:rsid w:val="00C10D6C"/>
    <w:rsid w:val="00C1507A"/>
    <w:rsid w:val="00C15AC1"/>
    <w:rsid w:val="00C20053"/>
    <w:rsid w:val="00C350CB"/>
    <w:rsid w:val="00C451F3"/>
    <w:rsid w:val="00C54466"/>
    <w:rsid w:val="00C547E3"/>
    <w:rsid w:val="00C6451E"/>
    <w:rsid w:val="00C75472"/>
    <w:rsid w:val="00C76280"/>
    <w:rsid w:val="00C80920"/>
    <w:rsid w:val="00C80D31"/>
    <w:rsid w:val="00C82742"/>
    <w:rsid w:val="00C91248"/>
    <w:rsid w:val="00C93857"/>
    <w:rsid w:val="00CA4E1D"/>
    <w:rsid w:val="00CA5C59"/>
    <w:rsid w:val="00CB6C1F"/>
    <w:rsid w:val="00CC1CE2"/>
    <w:rsid w:val="00CC3D36"/>
    <w:rsid w:val="00CC6093"/>
    <w:rsid w:val="00CD6697"/>
    <w:rsid w:val="00CE552B"/>
    <w:rsid w:val="00CF0BFF"/>
    <w:rsid w:val="00CF62D7"/>
    <w:rsid w:val="00CF7979"/>
    <w:rsid w:val="00D0104E"/>
    <w:rsid w:val="00D04D83"/>
    <w:rsid w:val="00D217C1"/>
    <w:rsid w:val="00D279B6"/>
    <w:rsid w:val="00D357CF"/>
    <w:rsid w:val="00D37FF4"/>
    <w:rsid w:val="00D474B7"/>
    <w:rsid w:val="00D47EF9"/>
    <w:rsid w:val="00D52DCE"/>
    <w:rsid w:val="00D53F37"/>
    <w:rsid w:val="00D60175"/>
    <w:rsid w:val="00D6042F"/>
    <w:rsid w:val="00D6463F"/>
    <w:rsid w:val="00D71291"/>
    <w:rsid w:val="00D73051"/>
    <w:rsid w:val="00D73905"/>
    <w:rsid w:val="00D76466"/>
    <w:rsid w:val="00D8113C"/>
    <w:rsid w:val="00D814E4"/>
    <w:rsid w:val="00D86F0E"/>
    <w:rsid w:val="00D87A26"/>
    <w:rsid w:val="00D92331"/>
    <w:rsid w:val="00DA1126"/>
    <w:rsid w:val="00DB07E5"/>
    <w:rsid w:val="00DB30A3"/>
    <w:rsid w:val="00DB704E"/>
    <w:rsid w:val="00DC013A"/>
    <w:rsid w:val="00DC3210"/>
    <w:rsid w:val="00DC32AC"/>
    <w:rsid w:val="00DC4FEB"/>
    <w:rsid w:val="00DD5D0D"/>
    <w:rsid w:val="00DE47FC"/>
    <w:rsid w:val="00DF12E5"/>
    <w:rsid w:val="00DF57D5"/>
    <w:rsid w:val="00DF7618"/>
    <w:rsid w:val="00E01349"/>
    <w:rsid w:val="00E02C9E"/>
    <w:rsid w:val="00E040D5"/>
    <w:rsid w:val="00E079D9"/>
    <w:rsid w:val="00E205F7"/>
    <w:rsid w:val="00E25950"/>
    <w:rsid w:val="00E37BD5"/>
    <w:rsid w:val="00E50DE9"/>
    <w:rsid w:val="00E5343D"/>
    <w:rsid w:val="00E53A55"/>
    <w:rsid w:val="00E61B15"/>
    <w:rsid w:val="00E64974"/>
    <w:rsid w:val="00E926CB"/>
    <w:rsid w:val="00E93424"/>
    <w:rsid w:val="00E94342"/>
    <w:rsid w:val="00E9446D"/>
    <w:rsid w:val="00EA1D80"/>
    <w:rsid w:val="00EB5D34"/>
    <w:rsid w:val="00EB6BD3"/>
    <w:rsid w:val="00EC00A3"/>
    <w:rsid w:val="00EC17B5"/>
    <w:rsid w:val="00EC3B4E"/>
    <w:rsid w:val="00EC5FA4"/>
    <w:rsid w:val="00ED1E77"/>
    <w:rsid w:val="00ED3A5F"/>
    <w:rsid w:val="00ED6B7C"/>
    <w:rsid w:val="00EE05AA"/>
    <w:rsid w:val="00EE144C"/>
    <w:rsid w:val="00EE2C63"/>
    <w:rsid w:val="00EE4CDF"/>
    <w:rsid w:val="00EE78C4"/>
    <w:rsid w:val="00EF0C75"/>
    <w:rsid w:val="00EF1C90"/>
    <w:rsid w:val="00EF4C09"/>
    <w:rsid w:val="00EF6F6D"/>
    <w:rsid w:val="00F01752"/>
    <w:rsid w:val="00F01E09"/>
    <w:rsid w:val="00F02CC0"/>
    <w:rsid w:val="00F059F7"/>
    <w:rsid w:val="00F14A5B"/>
    <w:rsid w:val="00F16FD6"/>
    <w:rsid w:val="00F27C39"/>
    <w:rsid w:val="00F306C4"/>
    <w:rsid w:val="00F34D2A"/>
    <w:rsid w:val="00F3623B"/>
    <w:rsid w:val="00F50F60"/>
    <w:rsid w:val="00F63F14"/>
    <w:rsid w:val="00F64A33"/>
    <w:rsid w:val="00F7201D"/>
    <w:rsid w:val="00F761EB"/>
    <w:rsid w:val="00F77FD2"/>
    <w:rsid w:val="00F85959"/>
    <w:rsid w:val="00F85E6A"/>
    <w:rsid w:val="00F96E2A"/>
    <w:rsid w:val="00F97B71"/>
    <w:rsid w:val="00F97DDA"/>
    <w:rsid w:val="00FA0F70"/>
    <w:rsid w:val="00FA6B53"/>
    <w:rsid w:val="00FB29DF"/>
    <w:rsid w:val="00FB63E5"/>
    <w:rsid w:val="00FC09DD"/>
    <w:rsid w:val="00FC3BFE"/>
    <w:rsid w:val="00FC5EEF"/>
    <w:rsid w:val="00FD2418"/>
    <w:rsid w:val="00FD66BD"/>
    <w:rsid w:val="00FE531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445347-0806-434B-9960-2F244326D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TotalTime>
  <Pages>9</Pages>
  <Words>11366</Words>
  <Characters>64789</Characters>
  <Application>Microsoft Office Word</Application>
  <DocSecurity>0</DocSecurity>
  <Lines>539</Lines>
  <Paragraphs>15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dung</cp:lastModifiedBy>
  <cp:revision>491</cp:revision>
  <cp:lastPrinted>2017-10-13T09:21:00Z</cp:lastPrinted>
  <dcterms:created xsi:type="dcterms:W3CDTF">2017-10-13T08:55:00Z</dcterms:created>
  <dcterms:modified xsi:type="dcterms:W3CDTF">2017-10-1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KXe0xkI7"/&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